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A63AB" w:rsidRPr="00BA63AB" w:rsidRDefault="00BA63AB" w:rsidP="00BA63A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BA63AB">
        <w:rPr>
          <w:rFonts w:ascii="Times New Roman" w:eastAsia="Times New Roman" w:hAnsi="Times New Roman" w:cs="Times New Roman"/>
          <w:sz w:val="24"/>
          <w:szCs w:val="24"/>
        </w:rPr>
        <w:t xml:space="preserve">I'm quite certain its </w:t>
      </w:r>
      <w:proofErr w:type="gramStart"/>
      <w:r w:rsidRPr="00BA63AB">
        <w:rPr>
          <w:rFonts w:ascii="Times New Roman" w:eastAsia="Times New Roman" w:hAnsi="Times New Roman" w:cs="Times New Roman"/>
          <w:sz w:val="24"/>
          <w:szCs w:val="24"/>
        </w:rPr>
        <w:t>PbS</w:t>
      </w:r>
      <w:proofErr w:type="gramEnd"/>
      <w:r w:rsidRPr="00BA63AB">
        <w:rPr>
          <w:rFonts w:ascii="Times New Roman" w:eastAsia="Times New Roman" w:hAnsi="Times New Roman" w:cs="Times New Roman"/>
          <w:sz w:val="24"/>
          <w:szCs w:val="24"/>
        </w:rPr>
        <w:t xml:space="preserve"> rock salt, CdS- zinc blende. (</w:t>
      </w:r>
      <w:proofErr w:type="gramStart"/>
      <w:r w:rsidRPr="00BA63AB">
        <w:rPr>
          <w:rFonts w:ascii="Times New Roman" w:eastAsia="Times New Roman" w:hAnsi="Times New Roman" w:cs="Times New Roman"/>
          <w:sz w:val="24"/>
          <w:szCs w:val="24"/>
        </w:rPr>
        <w:t>not</w:t>
      </w:r>
      <w:proofErr w:type="gramEnd"/>
      <w:r w:rsidRPr="00BA63A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A63AB">
        <w:rPr>
          <w:rFonts w:ascii="Times New Roman" w:eastAsia="Times New Roman" w:hAnsi="Times New Roman" w:cs="Times New Roman"/>
          <w:sz w:val="24"/>
          <w:szCs w:val="24"/>
        </w:rPr>
        <w:t>wurtzite</w:t>
      </w:r>
      <w:proofErr w:type="spellEnd"/>
      <w:r w:rsidRPr="00BA63AB">
        <w:rPr>
          <w:rFonts w:ascii="Times New Roman" w:eastAsia="Times New Roman" w:hAnsi="Times New Roman" w:cs="Times New Roman"/>
          <w:sz w:val="24"/>
          <w:szCs w:val="24"/>
        </w:rPr>
        <w:t>) </w:t>
      </w:r>
    </w:p>
    <w:p w:rsidR="00BA63AB" w:rsidRPr="00BA63AB" w:rsidRDefault="00BA63AB" w:rsidP="00BA63A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BA63AB">
        <w:rPr>
          <w:rFonts w:ascii="Times New Roman" w:eastAsia="Times New Roman" w:hAnsi="Times New Roman" w:cs="Times New Roman"/>
          <w:sz w:val="24"/>
          <w:szCs w:val="24"/>
        </w:rPr>
        <w:t>Overall size: Core diameter (</w:t>
      </w:r>
      <w:proofErr w:type="gramStart"/>
      <w:r w:rsidRPr="00BA63AB">
        <w:rPr>
          <w:rFonts w:ascii="Times New Roman" w:eastAsia="Times New Roman" w:hAnsi="Times New Roman" w:cs="Times New Roman"/>
          <w:sz w:val="24"/>
          <w:szCs w:val="24"/>
        </w:rPr>
        <w:t>PbS</w:t>
      </w:r>
      <w:proofErr w:type="gramEnd"/>
      <w:r w:rsidRPr="00BA63AB">
        <w:rPr>
          <w:rFonts w:ascii="Times New Roman" w:eastAsia="Times New Roman" w:hAnsi="Times New Roman" w:cs="Times New Roman"/>
          <w:sz w:val="24"/>
          <w:szCs w:val="24"/>
        </w:rPr>
        <w:t xml:space="preserve"> core): 2.4nm, Total diameter: 2.8nm  </w:t>
      </w:r>
    </w:p>
    <w:p w:rsidR="00BA63AB" w:rsidRPr="00BA63AB" w:rsidRDefault="00BA63AB" w:rsidP="00BA63A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BA63AB" w:rsidRPr="00BA63AB" w:rsidRDefault="00BA63AB" w:rsidP="00BA63A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BA63AB">
        <w:rPr>
          <w:rFonts w:ascii="Times New Roman" w:eastAsia="Times New Roman" w:hAnsi="Times New Roman" w:cs="Times New Roman"/>
          <w:sz w:val="24"/>
          <w:szCs w:val="24"/>
        </w:rPr>
        <w:t>some</w:t>
      </w:r>
      <w:proofErr w:type="gramEnd"/>
      <w:r w:rsidRPr="00BA63AB">
        <w:rPr>
          <w:rFonts w:ascii="Times New Roman" w:eastAsia="Times New Roman" w:hAnsi="Times New Roman" w:cs="Times New Roman"/>
          <w:sz w:val="24"/>
          <w:szCs w:val="24"/>
        </w:rPr>
        <w:t xml:space="preserve"> of this </w:t>
      </w:r>
      <w:proofErr w:type="spellStart"/>
      <w:r w:rsidRPr="00BA63AB">
        <w:rPr>
          <w:rFonts w:ascii="Times New Roman" w:eastAsia="Times New Roman" w:hAnsi="Times New Roman" w:cs="Times New Roman"/>
          <w:sz w:val="24"/>
          <w:szCs w:val="24"/>
        </w:rPr>
        <w:t>i</w:t>
      </w:r>
      <w:proofErr w:type="spellEnd"/>
      <w:r w:rsidRPr="00BA63AB">
        <w:rPr>
          <w:rFonts w:ascii="Times New Roman" w:eastAsia="Times New Roman" w:hAnsi="Times New Roman" w:cs="Times New Roman"/>
          <w:sz w:val="24"/>
          <w:szCs w:val="24"/>
        </w:rPr>
        <w:t xml:space="preserve"> used formulae to calculate Like </w:t>
      </w:r>
      <w:r w:rsidRPr="00BA63AB">
        <w:rPr>
          <w:rFonts w:ascii="Times New Roman" w:eastAsia="Times New Roman" w:hAnsi="Times New Roman" w:cs="Times New Roman"/>
          <w:noProof/>
          <w:sz w:val="24"/>
          <w:szCs w:val="24"/>
        </w:rPr>
        <mc:AlternateContent>
          <mc:Choice Requires="wps">
            <w:drawing>
              <wp:inline distT="0" distB="0" distL="0" distR="0">
                <wp:extent cx="304800" cy="304800"/>
                <wp:effectExtent l="0" t="0" r="0" b="0"/>
                <wp:docPr id="1" name="Rectangle 1" descr="G_{\rm yz} = \cfrac{E_{\rm y}}{2(1+\nu_{\rm yz})} ~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4800" cy="304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38F65288" id="Rectangle 1" o:spid="_x0000_s1026" alt="G_{\rm yz} = \cfrac{E_{\rm y}}{2(1+\nu_{\rm yz})} ~." style="width:24pt;height:2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" filled="f" stroked="f">
                <o:lock v:ext="edit" aspectratio="t"/>
                <w10:anchorlock/>
              </v:rect>
            </w:pict>
          </mc:Fallback>
        </mc:AlternateContent>
      </w:r>
    </w:p>
    <w:p w:rsidR="00BA63AB" w:rsidRPr="00BA63AB" w:rsidRDefault="00BA63AB" w:rsidP="00BA63A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BA63AB" w:rsidRPr="00BA63AB" w:rsidRDefault="00BA63AB" w:rsidP="00BA63A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BA63AB">
        <w:rPr>
          <w:rFonts w:ascii="Segoe UI" w:eastAsia="Times New Roman" w:hAnsi="Segoe UI" w:cs="Segoe UI"/>
          <w:sz w:val="24"/>
          <w:szCs w:val="24"/>
        </w:rPr>
        <w:t>PbS</w:t>
      </w:r>
      <w:proofErr w:type="gramEnd"/>
    </w:p>
    <w:p w:rsidR="00BA63AB" w:rsidRPr="00BA63AB" w:rsidRDefault="00BA63AB" w:rsidP="00BA63A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BA63AB">
        <w:rPr>
          <w:rFonts w:ascii="Segoe UI" w:eastAsia="Times New Roman" w:hAnsi="Segoe UI" w:cs="Segoe UI"/>
          <w:sz w:val="24"/>
          <w:szCs w:val="24"/>
        </w:rPr>
        <w:t>lattice</w:t>
      </w:r>
      <w:proofErr w:type="gramEnd"/>
      <w:r w:rsidRPr="00BA63AB">
        <w:rPr>
          <w:rFonts w:ascii="Segoe UI" w:eastAsia="Times New Roman" w:hAnsi="Segoe UI" w:cs="Segoe UI"/>
          <w:sz w:val="24"/>
          <w:szCs w:val="24"/>
        </w:rPr>
        <w:t xml:space="preserve"> constant, </w:t>
      </w:r>
      <w:bookmarkStart w:id="0" w:name="_GoBack"/>
      <w:r w:rsidRPr="00BA63AB">
        <w:rPr>
          <w:rFonts w:ascii="Arial" w:eastAsia="Times New Roman" w:hAnsi="Arial" w:cs="Arial"/>
          <w:sz w:val="24"/>
          <w:szCs w:val="24"/>
        </w:rPr>
        <w:t xml:space="preserve">5.9362 </w:t>
      </w:r>
      <w:bookmarkEnd w:id="0"/>
      <w:r w:rsidRPr="00BA63AB">
        <w:rPr>
          <w:rFonts w:ascii="Arial" w:eastAsia="Times New Roman" w:hAnsi="Arial" w:cs="Arial"/>
          <w:sz w:val="24"/>
          <w:szCs w:val="24"/>
        </w:rPr>
        <w:t xml:space="preserve">A   Space </w:t>
      </w:r>
      <w:proofErr w:type="spellStart"/>
      <w:r w:rsidRPr="00BA63AB">
        <w:rPr>
          <w:rFonts w:ascii="Arial" w:eastAsia="Times New Roman" w:hAnsi="Arial" w:cs="Arial"/>
          <w:sz w:val="24"/>
          <w:szCs w:val="24"/>
        </w:rPr>
        <w:t>grp</w:t>
      </w:r>
      <w:proofErr w:type="spellEnd"/>
      <w:r w:rsidRPr="00BA63AB">
        <w:rPr>
          <w:rFonts w:ascii="Arial" w:eastAsia="Times New Roman" w:hAnsi="Arial" w:cs="Arial"/>
          <w:sz w:val="24"/>
          <w:szCs w:val="24"/>
        </w:rPr>
        <w:t>: </w:t>
      </w:r>
      <w:r w:rsidRPr="00BA63AB">
        <w:rPr>
          <w:rFonts w:ascii="Arial" w:eastAsia="Times New Roman" w:hAnsi="Arial" w:cs="Arial"/>
          <w:sz w:val="17"/>
          <w:szCs w:val="17"/>
          <w:shd w:val="clear" w:color="auto" w:fill="F9F9F9"/>
        </w:rPr>
        <w:t>Fm3m</w:t>
      </w:r>
    </w:p>
    <w:p w:rsidR="00BA63AB" w:rsidRPr="00BA63AB" w:rsidRDefault="00BA63AB" w:rsidP="00BA63A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BA63AB">
        <w:rPr>
          <w:rFonts w:ascii="Segoe UI" w:eastAsia="Times New Roman" w:hAnsi="Segoe UI" w:cs="Segoe UI"/>
          <w:sz w:val="24"/>
          <w:szCs w:val="24"/>
        </w:rPr>
        <w:t> </w:t>
      </w:r>
      <w:proofErr w:type="gramStart"/>
      <w:r w:rsidRPr="00BA63AB">
        <w:rPr>
          <w:rFonts w:ascii="Segoe UI" w:eastAsia="Times New Roman" w:hAnsi="Segoe UI" w:cs="Segoe UI"/>
          <w:sz w:val="24"/>
          <w:szCs w:val="24"/>
        </w:rPr>
        <w:t>bulk</w:t>
      </w:r>
      <w:proofErr w:type="gramEnd"/>
      <w:r w:rsidRPr="00BA63AB">
        <w:rPr>
          <w:rFonts w:ascii="Segoe UI" w:eastAsia="Times New Roman" w:hAnsi="Segoe UI" w:cs="Segoe UI"/>
          <w:sz w:val="24"/>
          <w:szCs w:val="24"/>
        </w:rPr>
        <w:t xml:space="preserve"> modulus, 52.11GPa</w:t>
      </w:r>
    </w:p>
    <w:p w:rsidR="00BA63AB" w:rsidRPr="00BA63AB" w:rsidRDefault="00BA63AB" w:rsidP="00BA63A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BA63AB">
        <w:rPr>
          <w:rFonts w:ascii="Segoe UI" w:eastAsia="Times New Roman" w:hAnsi="Segoe UI" w:cs="Segoe UI"/>
          <w:sz w:val="24"/>
          <w:szCs w:val="24"/>
        </w:rPr>
        <w:t>young</w:t>
      </w:r>
      <w:proofErr w:type="gramEnd"/>
      <w:r w:rsidRPr="00BA63AB">
        <w:rPr>
          <w:rFonts w:ascii="Segoe UI" w:eastAsia="Times New Roman" w:hAnsi="Segoe UI" w:cs="Segoe UI"/>
          <w:sz w:val="24"/>
          <w:szCs w:val="24"/>
        </w:rPr>
        <w:t xml:space="preserve"> modulus,  76.9GpA</w:t>
      </w:r>
    </w:p>
    <w:p w:rsidR="00BA63AB" w:rsidRPr="00BA63AB" w:rsidRDefault="00BA63AB" w:rsidP="00BA63A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BA63AB">
        <w:rPr>
          <w:rFonts w:ascii="Segoe UI" w:eastAsia="Times New Roman" w:hAnsi="Segoe UI" w:cs="Segoe UI"/>
          <w:sz w:val="24"/>
          <w:szCs w:val="24"/>
        </w:rPr>
        <w:t>shear</w:t>
      </w:r>
      <w:proofErr w:type="gramEnd"/>
      <w:r w:rsidRPr="00BA63AB">
        <w:rPr>
          <w:rFonts w:ascii="Segoe UI" w:eastAsia="Times New Roman" w:hAnsi="Segoe UI" w:cs="Segoe UI"/>
          <w:sz w:val="24"/>
          <w:szCs w:val="24"/>
        </w:rPr>
        <w:t xml:space="preserve"> modulus,  22.07 </w:t>
      </w:r>
      <w:proofErr w:type="spellStart"/>
      <w:r w:rsidRPr="00BA63AB">
        <w:rPr>
          <w:rFonts w:ascii="Segoe UI" w:eastAsia="Times New Roman" w:hAnsi="Segoe UI" w:cs="Segoe UI"/>
          <w:sz w:val="24"/>
          <w:szCs w:val="24"/>
        </w:rPr>
        <w:t>MPa</w:t>
      </w:r>
      <w:proofErr w:type="spellEnd"/>
    </w:p>
    <w:p w:rsidR="00BA63AB" w:rsidRDefault="00BA63AB" w:rsidP="00BA63AB">
      <w:pPr>
        <w:spacing w:after="0" w:line="240" w:lineRule="auto"/>
        <w:rPr>
          <w:rFonts w:ascii="Segoe UI" w:eastAsia="Times New Roman" w:hAnsi="Segoe UI" w:cs="Segoe UI"/>
          <w:sz w:val="24"/>
          <w:szCs w:val="24"/>
        </w:rPr>
      </w:pPr>
      <w:proofErr w:type="spellStart"/>
      <w:proofErr w:type="gramStart"/>
      <w:r w:rsidRPr="00BA63AB">
        <w:rPr>
          <w:rFonts w:ascii="Segoe UI" w:eastAsia="Times New Roman" w:hAnsi="Segoe UI" w:cs="Segoe UI"/>
          <w:sz w:val="24"/>
          <w:szCs w:val="24"/>
        </w:rPr>
        <w:t>poisson</w:t>
      </w:r>
      <w:proofErr w:type="spellEnd"/>
      <w:proofErr w:type="gramEnd"/>
      <w:r w:rsidRPr="00BA63AB">
        <w:rPr>
          <w:rFonts w:ascii="Segoe UI" w:eastAsia="Times New Roman" w:hAnsi="Segoe UI" w:cs="Segoe UI"/>
          <w:sz w:val="24"/>
          <w:szCs w:val="24"/>
        </w:rPr>
        <w:t xml:space="preserve"> ratio   0.23</w:t>
      </w:r>
    </w:p>
    <w:p w:rsidR="005A43A3" w:rsidRDefault="005A43A3" w:rsidP="00BA63AB">
      <w:pPr>
        <w:spacing w:after="0" w:line="240" w:lineRule="auto"/>
        <w:rPr>
          <w:rFonts w:ascii="Segoe UI" w:eastAsia="Times New Roman" w:hAnsi="Segoe UI" w:cs="Segoe UI"/>
          <w:sz w:val="24"/>
          <w:szCs w:val="24"/>
        </w:rPr>
      </w:pPr>
    </w:p>
    <w:tbl>
      <w:tblPr>
        <w:tblW w:w="0" w:type="auto"/>
        <w:tblCellSpacing w:w="7" w:type="dxa"/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</w:tblPr>
      <w:tblGrid>
        <w:gridCol w:w="2136"/>
        <w:gridCol w:w="1219"/>
      </w:tblGrid>
      <w:tr w:rsidR="005A43A3" w:rsidRPr="005A43A3" w:rsidTr="005A43A3">
        <w:trPr>
          <w:tblCellSpacing w:w="7" w:type="dxa"/>
        </w:trPr>
        <w:tc>
          <w:tcPr>
            <w:tcW w:w="0" w:type="auto"/>
            <w:shd w:val="clear" w:color="auto" w:fill="E5E5E5"/>
            <w:vAlign w:val="center"/>
            <w:hideMark/>
          </w:tcPr>
          <w:p w:rsidR="005A43A3" w:rsidRPr="005A43A3" w:rsidRDefault="005A43A3" w:rsidP="005A43A3">
            <w:pPr>
              <w:spacing w:after="0" w:line="345" w:lineRule="atLeast"/>
              <w:jc w:val="right"/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</w:pPr>
            <w:r w:rsidRPr="005A43A3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Young's Modulus </w:t>
            </w:r>
            <w:r w:rsidRPr="005A43A3">
              <w:rPr>
                <w:rFonts w:ascii="Verdana" w:eastAsia="Times New Roman" w:hAnsi="Verdana" w:cs="Times New Roman"/>
                <w:i/>
                <w:iCs/>
                <w:color w:val="333333"/>
                <w:sz w:val="20"/>
                <w:szCs w:val="20"/>
              </w:rPr>
              <w:t>E</w:t>
            </w:r>
            <w:r w:rsidRPr="005A43A3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:</w:t>
            </w:r>
          </w:p>
        </w:tc>
        <w:tc>
          <w:tcPr>
            <w:tcW w:w="0" w:type="auto"/>
            <w:shd w:val="clear" w:color="auto" w:fill="E5E5E5"/>
            <w:vAlign w:val="center"/>
            <w:hideMark/>
          </w:tcPr>
          <w:p w:rsidR="005A43A3" w:rsidRPr="005A43A3" w:rsidRDefault="005A43A3" w:rsidP="005A43A3">
            <w:pPr>
              <w:spacing w:after="0" w:line="345" w:lineRule="atLeast"/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</w:pPr>
            <w:r w:rsidRPr="005A43A3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 xml:space="preserve">70.20 </w:t>
            </w:r>
            <w:proofErr w:type="spellStart"/>
            <w:r w:rsidRPr="005A43A3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GPa</w:t>
            </w:r>
            <w:proofErr w:type="spellEnd"/>
          </w:p>
        </w:tc>
      </w:tr>
      <w:tr w:rsidR="005A43A3" w:rsidRPr="005A43A3" w:rsidTr="005A43A3">
        <w:trPr>
          <w:tblCellSpacing w:w="7" w:type="dxa"/>
        </w:trPr>
        <w:tc>
          <w:tcPr>
            <w:tcW w:w="0" w:type="auto"/>
            <w:shd w:val="clear" w:color="auto" w:fill="D5D5D5"/>
            <w:vAlign w:val="center"/>
            <w:hideMark/>
          </w:tcPr>
          <w:p w:rsidR="005A43A3" w:rsidRPr="005A43A3" w:rsidRDefault="005A43A3" w:rsidP="005A43A3">
            <w:pPr>
              <w:spacing w:after="0" w:line="345" w:lineRule="atLeast"/>
              <w:jc w:val="right"/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</w:pPr>
            <w:r w:rsidRPr="005A43A3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Poisson's Ratio </w:t>
            </w:r>
            <w:r w:rsidRPr="005A43A3">
              <w:rPr>
                <w:rFonts w:ascii="Symbol" w:eastAsia="Times New Roman" w:hAnsi="Symbol" w:cs="Times New Roman"/>
                <w:color w:val="333333"/>
                <w:sz w:val="20"/>
                <w:szCs w:val="20"/>
              </w:rPr>
              <w:t></w:t>
            </w:r>
            <w:r w:rsidRPr="005A43A3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:</w:t>
            </w:r>
          </w:p>
        </w:tc>
        <w:tc>
          <w:tcPr>
            <w:tcW w:w="0" w:type="auto"/>
            <w:shd w:val="clear" w:color="auto" w:fill="D5D5D5"/>
            <w:vAlign w:val="center"/>
            <w:hideMark/>
          </w:tcPr>
          <w:p w:rsidR="005A43A3" w:rsidRPr="005A43A3" w:rsidRDefault="005A43A3" w:rsidP="005A43A3">
            <w:pPr>
              <w:spacing w:after="0" w:line="345" w:lineRule="atLeast"/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</w:pPr>
            <w:r w:rsidRPr="005A43A3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0.28</w:t>
            </w:r>
          </w:p>
        </w:tc>
      </w:tr>
      <w:tr w:rsidR="005A43A3" w:rsidRPr="005A43A3" w:rsidTr="005A43A3">
        <w:trPr>
          <w:tblCellSpacing w:w="7" w:type="dxa"/>
        </w:trPr>
        <w:tc>
          <w:tcPr>
            <w:tcW w:w="0" w:type="auto"/>
            <w:shd w:val="clear" w:color="auto" w:fill="E5E5E5"/>
            <w:vAlign w:val="center"/>
            <w:hideMark/>
          </w:tcPr>
          <w:p w:rsidR="005A43A3" w:rsidRPr="005A43A3" w:rsidRDefault="005A43A3" w:rsidP="005A43A3">
            <w:pPr>
              <w:spacing w:after="0" w:line="345" w:lineRule="atLeast"/>
              <w:jc w:val="right"/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</w:pPr>
            <w:r w:rsidRPr="005A43A3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Shear Modulus </w:t>
            </w:r>
            <w:r w:rsidRPr="005A43A3">
              <w:rPr>
                <w:rFonts w:ascii="Verdana" w:eastAsia="Times New Roman" w:hAnsi="Verdana" w:cs="Times New Roman"/>
                <w:i/>
                <w:iCs/>
                <w:color w:val="333333"/>
                <w:sz w:val="20"/>
                <w:szCs w:val="20"/>
              </w:rPr>
              <w:t>G</w:t>
            </w:r>
            <w:r w:rsidRPr="005A43A3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:</w:t>
            </w:r>
          </w:p>
        </w:tc>
        <w:tc>
          <w:tcPr>
            <w:tcW w:w="0" w:type="auto"/>
            <w:shd w:val="clear" w:color="auto" w:fill="E5E5E5"/>
            <w:vAlign w:val="center"/>
            <w:hideMark/>
          </w:tcPr>
          <w:p w:rsidR="005A43A3" w:rsidRPr="005A43A3" w:rsidRDefault="005A43A3" w:rsidP="005A43A3">
            <w:pPr>
              <w:spacing w:after="0" w:line="345" w:lineRule="atLeast"/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</w:pPr>
            <w:r w:rsidRPr="005A43A3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 xml:space="preserve">27.42 </w:t>
            </w:r>
            <w:proofErr w:type="spellStart"/>
            <w:r w:rsidRPr="005A43A3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GPa</w:t>
            </w:r>
            <w:proofErr w:type="spellEnd"/>
          </w:p>
        </w:tc>
      </w:tr>
      <w:tr w:rsidR="005A43A3" w:rsidRPr="005A43A3" w:rsidTr="005A43A3">
        <w:trPr>
          <w:tblCellSpacing w:w="7" w:type="dxa"/>
        </w:trPr>
        <w:tc>
          <w:tcPr>
            <w:tcW w:w="0" w:type="auto"/>
            <w:shd w:val="clear" w:color="auto" w:fill="D5D5D5"/>
            <w:vAlign w:val="center"/>
            <w:hideMark/>
          </w:tcPr>
          <w:p w:rsidR="005A43A3" w:rsidRPr="005A43A3" w:rsidRDefault="005A43A3" w:rsidP="005A43A3">
            <w:pPr>
              <w:spacing w:after="0" w:line="345" w:lineRule="atLeast"/>
              <w:jc w:val="right"/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</w:pPr>
            <w:r w:rsidRPr="005A43A3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Bulk Modulus </w:t>
            </w:r>
            <w:r w:rsidRPr="005A43A3">
              <w:rPr>
                <w:rFonts w:ascii="Verdana" w:eastAsia="Times New Roman" w:hAnsi="Verdana" w:cs="Times New Roman"/>
                <w:i/>
                <w:iCs/>
                <w:color w:val="333333"/>
                <w:sz w:val="20"/>
                <w:szCs w:val="20"/>
              </w:rPr>
              <w:t>K</w:t>
            </w:r>
            <w:r w:rsidRPr="005A43A3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:</w:t>
            </w:r>
          </w:p>
        </w:tc>
        <w:tc>
          <w:tcPr>
            <w:tcW w:w="0" w:type="auto"/>
            <w:shd w:val="clear" w:color="auto" w:fill="D5D5D5"/>
            <w:vAlign w:val="center"/>
            <w:hideMark/>
          </w:tcPr>
          <w:p w:rsidR="005A43A3" w:rsidRPr="005A43A3" w:rsidRDefault="005A43A3" w:rsidP="005A43A3">
            <w:pPr>
              <w:spacing w:after="0" w:line="345" w:lineRule="atLeast"/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</w:pPr>
            <w:r w:rsidRPr="005A43A3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 xml:space="preserve">53.18 </w:t>
            </w:r>
            <w:proofErr w:type="spellStart"/>
            <w:r w:rsidRPr="005A43A3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GPa</w:t>
            </w:r>
            <w:proofErr w:type="spellEnd"/>
          </w:p>
        </w:tc>
      </w:tr>
    </w:tbl>
    <w:p w:rsidR="005A43A3" w:rsidRDefault="00C93F81" w:rsidP="00BA63A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2mv9r9mjnh","properties":{"formattedCitation":"{\\rtf \\super 1\\nosupersub{}}","plainCitation":"1"},"citationItems":[{"id":879,"uris":["http://zotero.org/users/1091554/items/QFX4EMMU"],"uri":["http://zotero.org/users/1091554/items/QFX4EMMU"],"itemData":{"id":879,"type":"book","title":"Handbook of optical materials","collection-title":"The CRC Press laser and optical science and technology series","publisher":"CRC Press","publisher-place":"Boca Raton","number-of-pages":"512","source":"Library of Congress ISBN","event-place":"Boca Raton","ISBN":"0849335124","call-number":"QC374 .W43 2003","author":[{"family":"Weber","given":"Marvin J."}],"issued":{"date-parts":[["2003"]]}}}],"schema":"https://github.com/citation-style-language/schema/raw/master/csl-citation.json"} 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C93F8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p w:rsidR="00C93F81" w:rsidRDefault="00C93F81" w:rsidP="00BA63A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C93F81" w:rsidRPr="00BA63AB" w:rsidRDefault="00C93F81" w:rsidP="00BA63A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BA63AB" w:rsidRPr="00BA63AB" w:rsidRDefault="00BA63AB" w:rsidP="00BA63A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BA63AB" w:rsidRPr="00BA63AB" w:rsidRDefault="00BA63AB" w:rsidP="00BA63A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BA63AB">
        <w:rPr>
          <w:rFonts w:ascii="Segoe UI" w:eastAsia="Times New Roman" w:hAnsi="Segoe UI" w:cs="Segoe UI"/>
          <w:sz w:val="24"/>
          <w:szCs w:val="24"/>
        </w:rPr>
        <w:t>CdS</w:t>
      </w:r>
    </w:p>
    <w:p w:rsidR="00BA63AB" w:rsidRPr="00BA63AB" w:rsidRDefault="00BA63AB" w:rsidP="00BA63A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BA63AB" w:rsidRPr="00BA63AB" w:rsidRDefault="00BA63AB" w:rsidP="00BA63AB">
      <w:pPr>
        <w:shd w:val="clear" w:color="auto" w:fill="FFFFFF"/>
        <w:spacing w:after="0" w:line="240" w:lineRule="auto"/>
        <w:rPr>
          <w:rFonts w:ascii="Tahoma" w:eastAsia="Times New Roman" w:hAnsi="Tahoma" w:cs="Tahoma"/>
          <w:color w:val="000000"/>
          <w:sz w:val="20"/>
          <w:szCs w:val="20"/>
        </w:rPr>
      </w:pPr>
      <w:proofErr w:type="gramStart"/>
      <w:r w:rsidRPr="00BA63AB">
        <w:rPr>
          <w:rFonts w:ascii="Segoe UI" w:eastAsia="Times New Roman" w:hAnsi="Segoe UI" w:cs="Segoe UI"/>
          <w:color w:val="000000"/>
          <w:sz w:val="24"/>
          <w:szCs w:val="24"/>
        </w:rPr>
        <w:t>lattice</w:t>
      </w:r>
      <w:proofErr w:type="gramEnd"/>
      <w:r w:rsidRPr="00BA63AB">
        <w:rPr>
          <w:rFonts w:ascii="Segoe UI" w:eastAsia="Times New Roman" w:hAnsi="Segoe UI" w:cs="Segoe UI"/>
          <w:color w:val="000000"/>
          <w:sz w:val="24"/>
          <w:szCs w:val="24"/>
        </w:rPr>
        <w:t xml:space="preserve"> constant, </w:t>
      </w:r>
      <w:r w:rsidRPr="00BA63AB">
        <w:rPr>
          <w:rFonts w:ascii="Arial" w:eastAsia="Times New Roman" w:hAnsi="Arial" w:cs="Arial"/>
          <w:color w:val="000000"/>
          <w:sz w:val="20"/>
          <w:szCs w:val="20"/>
        </w:rPr>
        <w:t>5.832 A       F-43</w:t>
      </w:r>
      <w:r w:rsidRPr="00BA63AB">
        <w:rPr>
          <w:rFonts w:ascii="Arial" w:eastAsia="Times New Roman" w:hAnsi="Arial" w:cs="Arial"/>
          <w:color w:val="000000"/>
          <w:sz w:val="17"/>
          <w:szCs w:val="17"/>
          <w:shd w:val="clear" w:color="auto" w:fill="F9F9F9"/>
        </w:rPr>
        <w:t>m</w:t>
      </w:r>
    </w:p>
    <w:p w:rsidR="00BA63AB" w:rsidRPr="00BA63AB" w:rsidRDefault="00BA63AB" w:rsidP="00BA63AB">
      <w:pPr>
        <w:shd w:val="clear" w:color="auto" w:fill="FFFFFF"/>
        <w:spacing w:after="0" w:line="240" w:lineRule="auto"/>
        <w:rPr>
          <w:rFonts w:ascii="Tahoma" w:eastAsia="Times New Roman" w:hAnsi="Tahoma" w:cs="Tahoma"/>
          <w:color w:val="000000"/>
          <w:sz w:val="20"/>
          <w:szCs w:val="20"/>
        </w:rPr>
      </w:pPr>
      <w:r w:rsidRPr="00BA63AB">
        <w:rPr>
          <w:rFonts w:ascii="Segoe UI" w:eastAsia="Times New Roman" w:hAnsi="Segoe UI" w:cs="Segoe UI"/>
          <w:color w:val="000000"/>
          <w:sz w:val="24"/>
          <w:szCs w:val="24"/>
        </w:rPr>
        <w:t> </w:t>
      </w:r>
      <w:proofErr w:type="gramStart"/>
      <w:r w:rsidRPr="00BA63AB">
        <w:rPr>
          <w:rFonts w:ascii="Segoe UI" w:eastAsia="Times New Roman" w:hAnsi="Segoe UI" w:cs="Segoe UI"/>
          <w:color w:val="000000"/>
          <w:sz w:val="24"/>
          <w:szCs w:val="24"/>
        </w:rPr>
        <w:t>bulk</w:t>
      </w:r>
      <w:proofErr w:type="gramEnd"/>
      <w:r w:rsidRPr="00BA63AB">
        <w:rPr>
          <w:rFonts w:ascii="Segoe UI" w:eastAsia="Times New Roman" w:hAnsi="Segoe UI" w:cs="Segoe UI"/>
          <w:color w:val="000000"/>
          <w:sz w:val="24"/>
          <w:szCs w:val="24"/>
        </w:rPr>
        <w:t xml:space="preserve"> modulus, 69.44 </w:t>
      </w:r>
      <w:proofErr w:type="spellStart"/>
      <w:r w:rsidRPr="00BA63AB">
        <w:rPr>
          <w:rFonts w:ascii="Segoe UI" w:eastAsia="Times New Roman" w:hAnsi="Segoe UI" w:cs="Segoe UI"/>
          <w:color w:val="000000"/>
          <w:sz w:val="24"/>
          <w:szCs w:val="24"/>
        </w:rPr>
        <w:t>GPa</w:t>
      </w:r>
      <w:proofErr w:type="spellEnd"/>
    </w:p>
    <w:p w:rsidR="00BA63AB" w:rsidRPr="00BA63AB" w:rsidRDefault="00BA63AB" w:rsidP="00BA63AB">
      <w:pPr>
        <w:shd w:val="clear" w:color="auto" w:fill="FFFFFF"/>
        <w:spacing w:after="0" w:line="240" w:lineRule="auto"/>
        <w:rPr>
          <w:rFonts w:ascii="Tahoma" w:eastAsia="Times New Roman" w:hAnsi="Tahoma" w:cs="Tahoma"/>
          <w:color w:val="000000"/>
          <w:sz w:val="20"/>
          <w:szCs w:val="20"/>
        </w:rPr>
      </w:pPr>
      <w:proofErr w:type="gramStart"/>
      <w:r w:rsidRPr="00BA63AB">
        <w:rPr>
          <w:rFonts w:ascii="Segoe UI" w:eastAsia="Times New Roman" w:hAnsi="Segoe UI" w:cs="Segoe UI"/>
          <w:color w:val="000000"/>
          <w:sz w:val="24"/>
          <w:szCs w:val="24"/>
        </w:rPr>
        <w:t>young</w:t>
      </w:r>
      <w:proofErr w:type="gramEnd"/>
      <w:r w:rsidRPr="00BA63AB">
        <w:rPr>
          <w:rFonts w:ascii="Segoe UI" w:eastAsia="Times New Roman" w:hAnsi="Segoe UI" w:cs="Segoe UI"/>
          <w:color w:val="000000"/>
          <w:sz w:val="24"/>
          <w:szCs w:val="24"/>
        </w:rPr>
        <w:t xml:space="preserve"> modulus, 61.52 </w:t>
      </w:r>
      <w:proofErr w:type="spellStart"/>
      <w:r w:rsidRPr="00BA63AB">
        <w:rPr>
          <w:rFonts w:ascii="Segoe UI" w:eastAsia="Times New Roman" w:hAnsi="Segoe UI" w:cs="Segoe UI"/>
          <w:color w:val="000000"/>
          <w:sz w:val="24"/>
          <w:szCs w:val="24"/>
        </w:rPr>
        <w:t>GPa</w:t>
      </w:r>
      <w:proofErr w:type="spellEnd"/>
    </w:p>
    <w:p w:rsidR="00BA63AB" w:rsidRPr="00BA63AB" w:rsidRDefault="00BA63AB" w:rsidP="00BA63AB">
      <w:pPr>
        <w:shd w:val="clear" w:color="auto" w:fill="FFFFFF"/>
        <w:spacing w:after="0" w:line="240" w:lineRule="auto"/>
        <w:rPr>
          <w:rFonts w:ascii="Tahoma" w:eastAsia="Times New Roman" w:hAnsi="Tahoma" w:cs="Tahoma"/>
          <w:color w:val="000000"/>
          <w:sz w:val="20"/>
          <w:szCs w:val="20"/>
        </w:rPr>
      </w:pPr>
      <w:proofErr w:type="gramStart"/>
      <w:r w:rsidRPr="00BA63AB">
        <w:rPr>
          <w:rFonts w:ascii="Segoe UI" w:eastAsia="Times New Roman" w:hAnsi="Segoe UI" w:cs="Segoe UI"/>
          <w:color w:val="000000"/>
          <w:sz w:val="24"/>
          <w:szCs w:val="24"/>
        </w:rPr>
        <w:t>shear</w:t>
      </w:r>
      <w:proofErr w:type="gramEnd"/>
      <w:r w:rsidRPr="00BA63AB">
        <w:rPr>
          <w:rFonts w:ascii="Segoe UI" w:eastAsia="Times New Roman" w:hAnsi="Segoe UI" w:cs="Segoe UI"/>
          <w:color w:val="000000"/>
          <w:sz w:val="24"/>
          <w:szCs w:val="24"/>
        </w:rPr>
        <w:t xml:space="preserve"> modulus, 22.75 </w:t>
      </w:r>
      <w:proofErr w:type="spellStart"/>
      <w:r w:rsidRPr="00BA63AB">
        <w:rPr>
          <w:rFonts w:ascii="Segoe UI" w:eastAsia="Times New Roman" w:hAnsi="Segoe UI" w:cs="Segoe UI"/>
          <w:color w:val="000000"/>
          <w:sz w:val="24"/>
          <w:szCs w:val="24"/>
        </w:rPr>
        <w:t>GPa</w:t>
      </w:r>
      <w:proofErr w:type="spellEnd"/>
    </w:p>
    <w:p w:rsidR="00BA63AB" w:rsidRPr="00BA63AB" w:rsidRDefault="00BA63AB" w:rsidP="00BA63AB">
      <w:pPr>
        <w:shd w:val="clear" w:color="auto" w:fill="FFFFFF"/>
        <w:spacing w:after="0" w:line="240" w:lineRule="auto"/>
        <w:rPr>
          <w:rFonts w:ascii="Tahoma" w:eastAsia="Times New Roman" w:hAnsi="Tahoma" w:cs="Tahoma"/>
          <w:color w:val="000000"/>
          <w:sz w:val="20"/>
          <w:szCs w:val="20"/>
        </w:rPr>
      </w:pPr>
      <w:proofErr w:type="spellStart"/>
      <w:proofErr w:type="gramStart"/>
      <w:r w:rsidRPr="00BA63AB">
        <w:rPr>
          <w:rFonts w:ascii="Segoe UI" w:eastAsia="Times New Roman" w:hAnsi="Segoe UI" w:cs="Segoe UI"/>
          <w:color w:val="000000"/>
          <w:sz w:val="24"/>
          <w:szCs w:val="24"/>
        </w:rPr>
        <w:t>poisson</w:t>
      </w:r>
      <w:proofErr w:type="spellEnd"/>
      <w:proofErr w:type="gramEnd"/>
      <w:r w:rsidRPr="00BA63AB">
        <w:rPr>
          <w:rFonts w:ascii="Segoe UI" w:eastAsia="Times New Roman" w:hAnsi="Segoe UI" w:cs="Segoe UI"/>
          <w:color w:val="000000"/>
          <w:sz w:val="24"/>
          <w:szCs w:val="24"/>
        </w:rPr>
        <w:t xml:space="preserve"> ratio 0.3523</w:t>
      </w:r>
    </w:p>
    <w:p w:rsidR="00074AE3" w:rsidRDefault="00521FE4"/>
    <w:tbl>
      <w:tblPr>
        <w:tblW w:w="0" w:type="auto"/>
        <w:tblCellSpacing w:w="7" w:type="dxa"/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</w:tblPr>
      <w:tblGrid>
        <w:gridCol w:w="2143"/>
      </w:tblGrid>
      <w:tr w:rsidR="00BB16A4" w:rsidRPr="00645E0A" w:rsidTr="00BB16A4">
        <w:trPr>
          <w:tblCellSpacing w:w="7" w:type="dxa"/>
        </w:trPr>
        <w:tc>
          <w:tcPr>
            <w:tcW w:w="0" w:type="auto"/>
            <w:shd w:val="clear" w:color="auto" w:fill="E5E5E5"/>
            <w:vAlign w:val="center"/>
            <w:hideMark/>
          </w:tcPr>
          <w:p w:rsidR="00BB16A4" w:rsidRPr="00645E0A" w:rsidRDefault="00BB16A4" w:rsidP="00645E0A">
            <w:pPr>
              <w:spacing w:after="0" w:line="345" w:lineRule="atLeast"/>
              <w:jc w:val="right"/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</w:pPr>
            <w:r w:rsidRPr="00645E0A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Young's Modulus </w:t>
            </w:r>
            <w:r w:rsidRPr="00645E0A">
              <w:rPr>
                <w:rFonts w:ascii="Verdana" w:eastAsia="Times New Roman" w:hAnsi="Verdana" w:cs="Times New Roman"/>
                <w:i/>
                <w:iCs/>
                <w:color w:val="333333"/>
                <w:sz w:val="20"/>
                <w:szCs w:val="20"/>
              </w:rPr>
              <w:t>E</w:t>
            </w:r>
            <w:r w:rsidRPr="00645E0A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:</w:t>
            </w:r>
          </w:p>
        </w:tc>
      </w:tr>
      <w:tr w:rsidR="00BB16A4" w:rsidRPr="00645E0A" w:rsidTr="00BB16A4">
        <w:trPr>
          <w:tblCellSpacing w:w="7" w:type="dxa"/>
        </w:trPr>
        <w:tc>
          <w:tcPr>
            <w:tcW w:w="0" w:type="auto"/>
            <w:shd w:val="clear" w:color="auto" w:fill="D5D5D5"/>
            <w:vAlign w:val="center"/>
            <w:hideMark/>
          </w:tcPr>
          <w:p w:rsidR="00BB16A4" w:rsidRPr="00645E0A" w:rsidRDefault="00BB16A4" w:rsidP="00645E0A">
            <w:pPr>
              <w:spacing w:after="0" w:line="345" w:lineRule="atLeast"/>
              <w:jc w:val="right"/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</w:pPr>
            <w:r w:rsidRPr="00645E0A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Poisson's Ratio </w:t>
            </w:r>
            <w:r w:rsidRPr="00645E0A">
              <w:rPr>
                <w:rFonts w:ascii="Symbol" w:eastAsia="Times New Roman" w:hAnsi="Symbol" w:cs="Times New Roman"/>
                <w:color w:val="333333"/>
                <w:sz w:val="20"/>
                <w:szCs w:val="20"/>
              </w:rPr>
              <w:t></w:t>
            </w:r>
            <w:r w:rsidRPr="00645E0A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:</w:t>
            </w:r>
          </w:p>
        </w:tc>
      </w:tr>
      <w:tr w:rsidR="00BB16A4" w:rsidRPr="00645E0A" w:rsidTr="00BB16A4">
        <w:trPr>
          <w:tblCellSpacing w:w="7" w:type="dxa"/>
        </w:trPr>
        <w:tc>
          <w:tcPr>
            <w:tcW w:w="0" w:type="auto"/>
            <w:shd w:val="clear" w:color="auto" w:fill="E5E5E5"/>
            <w:vAlign w:val="center"/>
            <w:hideMark/>
          </w:tcPr>
          <w:p w:rsidR="00BB16A4" w:rsidRPr="00645E0A" w:rsidRDefault="00BB16A4" w:rsidP="00645E0A">
            <w:pPr>
              <w:spacing w:after="0" w:line="345" w:lineRule="atLeast"/>
              <w:jc w:val="right"/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</w:pPr>
            <w:r w:rsidRPr="00645E0A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Shear Modulus </w:t>
            </w:r>
            <w:r w:rsidRPr="00645E0A">
              <w:rPr>
                <w:rFonts w:ascii="Verdana" w:eastAsia="Times New Roman" w:hAnsi="Verdana" w:cs="Times New Roman"/>
                <w:i/>
                <w:iCs/>
                <w:color w:val="333333"/>
                <w:sz w:val="20"/>
                <w:szCs w:val="20"/>
              </w:rPr>
              <w:t>G</w:t>
            </w:r>
            <w:r w:rsidRPr="00645E0A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:</w:t>
            </w:r>
          </w:p>
        </w:tc>
      </w:tr>
      <w:tr w:rsidR="00BB16A4" w:rsidRPr="00645E0A" w:rsidTr="00BB16A4">
        <w:trPr>
          <w:tblCellSpacing w:w="7" w:type="dxa"/>
        </w:trPr>
        <w:tc>
          <w:tcPr>
            <w:tcW w:w="0" w:type="auto"/>
            <w:shd w:val="clear" w:color="auto" w:fill="D5D5D5"/>
            <w:vAlign w:val="center"/>
            <w:hideMark/>
          </w:tcPr>
          <w:p w:rsidR="00BB16A4" w:rsidRPr="00645E0A" w:rsidRDefault="00BB16A4" w:rsidP="00645E0A">
            <w:pPr>
              <w:spacing w:after="0" w:line="345" w:lineRule="atLeast"/>
              <w:jc w:val="right"/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</w:pPr>
            <w:r w:rsidRPr="00645E0A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Bulk Modulus </w:t>
            </w:r>
            <w:r w:rsidRPr="00645E0A">
              <w:rPr>
                <w:rFonts w:ascii="Verdana" w:eastAsia="Times New Roman" w:hAnsi="Verdana" w:cs="Times New Roman"/>
                <w:i/>
                <w:iCs/>
                <w:color w:val="333333"/>
                <w:sz w:val="20"/>
                <w:szCs w:val="20"/>
              </w:rPr>
              <w:t>K</w:t>
            </w:r>
            <w:r w:rsidRPr="00645E0A">
              <w:rPr>
                <w:rFonts w:ascii="Verdana" w:eastAsia="Times New Roman" w:hAnsi="Verdana" w:cs="Times New Roman"/>
                <w:color w:val="333333"/>
                <w:sz w:val="20"/>
                <w:szCs w:val="20"/>
              </w:rPr>
              <w:t>:</w:t>
            </w:r>
          </w:p>
        </w:tc>
      </w:tr>
    </w:tbl>
    <w:p w:rsidR="00C93F81" w:rsidRDefault="00C93F81"/>
    <w:p w:rsidR="000B0052" w:rsidRDefault="000B0052" w:rsidP="000B0052">
      <w:r>
        <w:t xml:space="preserve">CdS 77.9 </w:t>
      </w:r>
    </w:p>
    <w:p w:rsidR="00E04DB3" w:rsidRDefault="000B0052" w:rsidP="000B0052">
      <w:r>
        <w:t xml:space="preserve">52.7 24.1 </w:t>
      </w:r>
    </w:p>
    <w:p w:rsidR="000B0052" w:rsidRDefault="000B0052" w:rsidP="000B0052">
      <w:r>
        <w:t>B=</w:t>
      </w:r>
      <w:r w:rsidR="00E04DB3">
        <w:t>61.1</w:t>
      </w:r>
    </w:p>
    <w:p w:rsidR="000B0052" w:rsidRDefault="000B0052" w:rsidP="000B0052">
      <w:r>
        <w:t>G=</w:t>
      </w:r>
    </w:p>
    <w:p w:rsidR="00C93F81" w:rsidRDefault="00C93F81"/>
    <w:p w:rsidR="00C93F81" w:rsidRDefault="00C93F81"/>
    <w:p w:rsidR="00C93F81" w:rsidRDefault="00C93F81"/>
    <w:p w:rsidR="00C93F81" w:rsidRDefault="00C93F81"/>
    <w:p w:rsidR="00C93F81" w:rsidRDefault="00C93F81"/>
    <w:p w:rsidR="00C93F81" w:rsidRDefault="00C93F81"/>
    <w:p w:rsidR="00C93F81" w:rsidRDefault="00C93F81"/>
    <w:p w:rsidR="00C93F81" w:rsidRDefault="00C93F81"/>
    <w:p w:rsidR="00C93F81" w:rsidRDefault="00C93F81" w:rsidP="00C93F81">
      <w:r>
        <w:t>Material</w:t>
      </w:r>
    </w:p>
    <w:p w:rsidR="00C93F81" w:rsidRDefault="00C93F81" w:rsidP="00C93F81">
      <w:r>
        <w:t>Temperature</w:t>
      </w:r>
    </w:p>
    <w:p w:rsidR="00C93F81" w:rsidRDefault="00C93F81" w:rsidP="00C93F81">
      <w:r>
        <w:t>(K) C11 C12 C44 Ref.</w:t>
      </w:r>
    </w:p>
    <w:p w:rsidR="00C93F81" w:rsidRDefault="00C93F81" w:rsidP="00C93F81">
      <w:proofErr w:type="spellStart"/>
      <w:r>
        <w:t>Ge</w:t>
      </w:r>
      <w:proofErr w:type="spellEnd"/>
      <w:r>
        <w:t xml:space="preserve"> 298 1.2835 0.4823 0.6666 20</w:t>
      </w:r>
    </w:p>
    <w:p w:rsidR="00C93F81" w:rsidRDefault="00C93F81" w:rsidP="00C93F81">
      <w:proofErr w:type="spellStart"/>
      <w:r>
        <w:t>HgTe</w:t>
      </w:r>
      <w:proofErr w:type="spellEnd"/>
      <w:r>
        <w:t xml:space="preserve"> 290 0.548 0.381 0.204 36</w:t>
      </w:r>
    </w:p>
    <w:p w:rsidR="00C93F81" w:rsidRDefault="00C93F81" w:rsidP="00C93F81">
      <w:proofErr w:type="spellStart"/>
      <w:r>
        <w:t>InAs</w:t>
      </w:r>
      <w:proofErr w:type="spellEnd"/>
      <w:r>
        <w:t xml:space="preserve"> 293 0.8329 0.4526 0.3959 23</w:t>
      </w:r>
    </w:p>
    <w:p w:rsidR="00C93F81" w:rsidRDefault="00C93F81" w:rsidP="00C93F81">
      <w:proofErr w:type="spellStart"/>
      <w:proofErr w:type="gramStart"/>
      <w:r>
        <w:t>InP</w:t>
      </w:r>
      <w:proofErr w:type="spellEnd"/>
      <w:proofErr w:type="gramEnd"/>
      <w:r>
        <w:t xml:space="preserve"> RT 1.0220 0.5760 0.4600 24</w:t>
      </w:r>
    </w:p>
    <w:p w:rsidR="00C93F81" w:rsidRDefault="00C93F81" w:rsidP="00C93F81">
      <w:proofErr w:type="spellStart"/>
      <w:r>
        <w:t>InSb</w:t>
      </w:r>
      <w:proofErr w:type="spellEnd"/>
      <w:r>
        <w:t xml:space="preserve"> 298 0.6720 0.3670 0.3020 22</w:t>
      </w:r>
    </w:p>
    <w:p w:rsidR="00C93F81" w:rsidRDefault="00C93F81" w:rsidP="00C93F81">
      <w:proofErr w:type="spellStart"/>
      <w:r>
        <w:t>KBr</w:t>
      </w:r>
      <w:proofErr w:type="spellEnd"/>
      <w:r>
        <w:t xml:space="preserve"> 298 0.3468 0.0580 0.0507 11</w:t>
      </w:r>
    </w:p>
    <w:p w:rsidR="00C93F81" w:rsidRDefault="00C93F81" w:rsidP="00C93F81">
      <w:proofErr w:type="spellStart"/>
      <w:r>
        <w:t>KCl</w:t>
      </w:r>
      <w:proofErr w:type="spellEnd"/>
      <w:r>
        <w:t xml:space="preserve"> 298 0.4069 0.0711 0.0631 11</w:t>
      </w:r>
    </w:p>
    <w:p w:rsidR="00C93F81" w:rsidRDefault="00C93F81" w:rsidP="00C93F81">
      <w:r>
        <w:t>KCN RT 0.1940 0.1180 0.0150 32</w:t>
      </w:r>
    </w:p>
    <w:p w:rsidR="00C93F81" w:rsidRDefault="00C93F81" w:rsidP="00C93F81">
      <w:r>
        <w:t>KF 295 0.6490 0.1520 0.1232 33</w:t>
      </w:r>
    </w:p>
    <w:p w:rsidR="00C93F81" w:rsidRDefault="00C93F81" w:rsidP="00C93F81">
      <w:r>
        <w:t>KI 300 0.2710 0.0450 0.0364 42</w:t>
      </w:r>
    </w:p>
    <w:p w:rsidR="00C93F81" w:rsidRDefault="00C93F81" w:rsidP="00C93F81">
      <w:r>
        <w:t>KMgF3 RT 1.32 0.396 0.485 118</w:t>
      </w:r>
    </w:p>
    <w:p w:rsidR="00C93F81" w:rsidRDefault="00C93F81" w:rsidP="00C93F81">
      <w:r>
        <w:t>KTaO3 RT 4.31 1.03 1.09 117</w:t>
      </w:r>
    </w:p>
    <w:p w:rsidR="00C93F81" w:rsidRDefault="00C93F81" w:rsidP="00C93F81">
      <w:proofErr w:type="spellStart"/>
      <w:r>
        <w:t>LiBr</w:t>
      </w:r>
      <w:proofErr w:type="spellEnd"/>
      <w:r>
        <w:t xml:space="preserve"> RT 0.3940 0.1880 0.1910 32</w:t>
      </w:r>
    </w:p>
    <w:p w:rsidR="00C93F81" w:rsidRDefault="00C93F81" w:rsidP="00C93F81">
      <w:proofErr w:type="spellStart"/>
      <w:r>
        <w:t>LiCl</w:t>
      </w:r>
      <w:proofErr w:type="spellEnd"/>
      <w:r>
        <w:t xml:space="preserve"> 295 0.4927 0.2310 0.2495 33</w:t>
      </w:r>
    </w:p>
    <w:p w:rsidR="00C93F81" w:rsidRDefault="00C93F81" w:rsidP="00C93F81">
      <w:proofErr w:type="spellStart"/>
      <w:r>
        <w:t>LiF</w:t>
      </w:r>
      <w:proofErr w:type="spellEnd"/>
      <w:r>
        <w:t xml:space="preserve"> RT 1.1397 0.4767 0.6364 34</w:t>
      </w:r>
    </w:p>
    <w:p w:rsidR="00C93F81" w:rsidRDefault="00C93F81" w:rsidP="00C93F81">
      <w:proofErr w:type="spellStart"/>
      <w:r>
        <w:t>LiI</w:t>
      </w:r>
      <w:proofErr w:type="spellEnd"/>
      <w:r>
        <w:t xml:space="preserve"> RT 0.2850 0.1400 0.1350 32</w:t>
      </w:r>
    </w:p>
    <w:p w:rsidR="00C93F81" w:rsidRDefault="00C93F81" w:rsidP="00C93F81">
      <w:r>
        <w:t>Lu3Al5O12 RT 3.39 1.14 1.13 119</w:t>
      </w:r>
    </w:p>
    <w:p w:rsidR="00C93F81" w:rsidRDefault="00C93F81" w:rsidP="00C93F81">
      <w:r>
        <w:t>MgAl2O4 298 2.9857 1.5372 1.5758 53</w:t>
      </w:r>
    </w:p>
    <w:p w:rsidR="00C93F81" w:rsidRDefault="00C93F81" w:rsidP="00C93F81">
      <w:proofErr w:type="spellStart"/>
      <w:r>
        <w:t>MgO</w:t>
      </w:r>
      <w:proofErr w:type="spellEnd"/>
      <w:r>
        <w:t xml:space="preserve"> 298 2.9708 0.9536 1.5613 20</w:t>
      </w:r>
    </w:p>
    <w:p w:rsidR="00C93F81" w:rsidRDefault="00C93F81" w:rsidP="00C93F81">
      <w:proofErr w:type="spellStart"/>
      <w:r>
        <w:t>MnO</w:t>
      </w:r>
      <w:proofErr w:type="spellEnd"/>
      <w:r>
        <w:t xml:space="preserve"> 298 2.23 1.20 0.79 35</w:t>
      </w:r>
    </w:p>
    <w:p w:rsidR="00C93F81" w:rsidRDefault="00C93F81" w:rsidP="00C93F81">
      <w:proofErr w:type="spellStart"/>
      <w:r>
        <w:t>NaBr</w:t>
      </w:r>
      <w:proofErr w:type="spellEnd"/>
      <w:r>
        <w:t xml:space="preserve"> 300 0.3970 0.1001 0.0998 33</w:t>
      </w:r>
    </w:p>
    <w:p w:rsidR="00C93F81" w:rsidRDefault="00C93F81" w:rsidP="00C93F81">
      <w:r>
        <w:t>NaBrO3 RT 0.5450 0.1910 0.1500 32</w:t>
      </w:r>
    </w:p>
    <w:p w:rsidR="00C93F81" w:rsidRDefault="00C93F81" w:rsidP="00C93F81">
      <w:proofErr w:type="spellStart"/>
      <w:r>
        <w:t>NaCl</w:t>
      </w:r>
      <w:proofErr w:type="spellEnd"/>
      <w:r>
        <w:t xml:space="preserve"> 298 0.4947 0.1288 0.1287 11</w:t>
      </w:r>
    </w:p>
    <w:p w:rsidR="00C93F81" w:rsidRDefault="00C93F81" w:rsidP="00C93F81">
      <w:r>
        <w:t>NaClO3 RT 0.4920 0.1420 0.1160 50</w:t>
      </w:r>
    </w:p>
    <w:p w:rsidR="00C93F81" w:rsidRDefault="00C93F81" w:rsidP="00C93F81">
      <w:proofErr w:type="spellStart"/>
      <w:r>
        <w:t>NaF</w:t>
      </w:r>
      <w:proofErr w:type="spellEnd"/>
      <w:r>
        <w:t xml:space="preserve"> 300 0.9700 0.2380 0.2822 51</w:t>
      </w:r>
    </w:p>
    <w:p w:rsidR="00C93F81" w:rsidRDefault="00C93F81" w:rsidP="00C93F81">
      <w:proofErr w:type="spellStart"/>
      <w:r>
        <w:t>NaI</w:t>
      </w:r>
      <w:proofErr w:type="spellEnd"/>
      <w:r>
        <w:t xml:space="preserve"> 300 0.3007 0.0912 0.0733 52</w:t>
      </w:r>
    </w:p>
    <w:p w:rsidR="00C93F81" w:rsidRDefault="00C93F81" w:rsidP="00C93F81">
      <w:r>
        <w:t>NH4Br 300 0.3414 0.0782 0.0722 3</w:t>
      </w:r>
    </w:p>
    <w:p w:rsidR="00C93F81" w:rsidRDefault="00C93F81" w:rsidP="00C93F81">
      <w:r>
        <w:t>NH4Cl 290 0.3814 0.0866 0.0903 4</w:t>
      </w:r>
    </w:p>
    <w:p w:rsidR="00C93F81" w:rsidRDefault="00C93F81" w:rsidP="00C93F81">
      <w:proofErr w:type="spellStart"/>
      <w:proofErr w:type="gramStart"/>
      <w:r>
        <w:t>Pb</w:t>
      </w:r>
      <w:proofErr w:type="spellEnd"/>
      <w:r>
        <w:t>(</w:t>
      </w:r>
      <w:proofErr w:type="gramEnd"/>
      <w:r>
        <w:t>NO3)2 293 0.3729 0.2765 0.1347 29</w:t>
      </w:r>
    </w:p>
    <w:p w:rsidR="00C93F81" w:rsidRDefault="00C93F81" w:rsidP="00C93F81">
      <w:r>
        <w:t>PbF2 300 0.8880 0.4720 0.2454 28</w:t>
      </w:r>
    </w:p>
    <w:p w:rsidR="00C93F81" w:rsidRDefault="00C93F81" w:rsidP="00C93F81">
      <w:proofErr w:type="gramStart"/>
      <w:r>
        <w:t>PbS</w:t>
      </w:r>
      <w:proofErr w:type="gramEnd"/>
      <w:r>
        <w:t xml:space="preserve"> RT 1.26 0.162 0.171 117</w:t>
      </w:r>
    </w:p>
    <w:p w:rsidR="00C93F81" w:rsidRDefault="00C93F81"/>
    <w:sectPr w:rsidR="00C93F8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A63AB"/>
    <w:rsid w:val="000B0052"/>
    <w:rsid w:val="000D03B3"/>
    <w:rsid w:val="00521FE4"/>
    <w:rsid w:val="005A43A3"/>
    <w:rsid w:val="00645E0A"/>
    <w:rsid w:val="009870B2"/>
    <w:rsid w:val="00BA63AB"/>
    <w:rsid w:val="00BB16A4"/>
    <w:rsid w:val="00C93F81"/>
    <w:rsid w:val="00E04D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4966E38-3F5D-41CE-8D29-5953492FF1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SG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5A43A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7914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35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386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738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89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58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263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4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739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433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37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59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610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994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521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803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563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320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04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923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80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90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8</TotalTime>
  <Pages>3</Pages>
  <Words>382</Words>
  <Characters>2181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rren Neo</dc:creator>
  <cp:keywords/>
  <dc:description/>
  <cp:lastModifiedBy>Darren Neo</cp:lastModifiedBy>
  <cp:revision>1</cp:revision>
  <dcterms:created xsi:type="dcterms:W3CDTF">2013-12-07T16:39:00Z</dcterms:created>
  <dcterms:modified xsi:type="dcterms:W3CDTF">2013-12-08T21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6"&gt;&lt;session id="FqpG7r7u"/&gt;&lt;style id="http://www.zotero.org/styles/acs-nano" hasBibliography="1" bibliographyStyleHasBeenSet="0"/&gt;&lt;prefs&gt;&lt;pref name="fieldType" value="Field"/&gt;&lt;pref name="storeReferences" value="</vt:lpwstr>
  </property>
  <property fmtid="{D5CDD505-2E9C-101B-9397-08002B2CF9AE}" pid="3" name="ZOTERO_PREF_2">
    <vt:lpwstr>true"/&gt;&lt;pref name="automaticJournalAbbreviations" value="true"/&gt;&lt;pref name="noteType" value="0"/&gt;&lt;/prefs&gt;&lt;/data&gt;</vt:lpwstr>
  </property>
</Properties>
</file>